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FEE813" w14:textId="1B29E404" w:rsidR="00F6197C" w:rsidRDefault="001809B1" w:rsidP="006A1100">
      <w:pPr>
        <w:jc w:val="both"/>
      </w:pPr>
      <w:r>
        <w:t>Thank you</w:t>
      </w:r>
      <w:r w:rsidR="00012DD5">
        <w:t>,</w:t>
      </w:r>
      <w:r>
        <w:t xml:space="preserve"> Jitesh</w:t>
      </w:r>
      <w:r w:rsidR="00992EFF">
        <w:t>,</w:t>
      </w:r>
      <w:r>
        <w:t xml:space="preserve"> for the informative post. </w:t>
      </w:r>
      <w:r w:rsidR="007E3EDF">
        <w:t xml:space="preserve">When considering </w:t>
      </w:r>
      <w:r w:rsidR="00187D02">
        <w:t>Cloud computing</w:t>
      </w:r>
      <w:r w:rsidR="00012DD5">
        <w:t>,</w:t>
      </w:r>
      <w:r w:rsidR="00187D02">
        <w:t xml:space="preserve"> we see </w:t>
      </w:r>
      <w:r w:rsidR="00992EFF">
        <w:t>many</w:t>
      </w:r>
      <w:r w:rsidR="00AF26A4">
        <w:t xml:space="preserve"> </w:t>
      </w:r>
      <w:r w:rsidR="00187D02">
        <w:t xml:space="preserve">companies </w:t>
      </w:r>
      <w:r w:rsidR="00AF26A4">
        <w:t xml:space="preserve">adapting to cloud networks more rapidly due to the </w:t>
      </w:r>
      <w:r w:rsidR="00BC2A18">
        <w:t xml:space="preserve">cost-effectiveness, scalability and flexibility posed. </w:t>
      </w:r>
      <w:r w:rsidR="00400CCA">
        <w:t xml:space="preserve">As with </w:t>
      </w:r>
      <w:r w:rsidR="00210411">
        <w:t>most technologies</w:t>
      </w:r>
      <w:r w:rsidR="00012DD5">
        <w:t>,</w:t>
      </w:r>
      <w:r w:rsidR="00210411">
        <w:t xml:space="preserve"> they are v</w:t>
      </w:r>
      <w:r w:rsidR="00012DD5">
        <w:t>u</w:t>
      </w:r>
      <w:r w:rsidR="00210411">
        <w:t>lnerable to various network attack</w:t>
      </w:r>
      <w:r w:rsidR="00012DD5">
        <w:t>s</w:t>
      </w:r>
      <w:r w:rsidR="00210411">
        <w:t xml:space="preserve"> and privacy issues</w:t>
      </w:r>
      <w:r w:rsidR="00992EFF">
        <w:t>,</w:t>
      </w:r>
      <w:r w:rsidR="00F118FD">
        <w:t xml:space="preserve"> particu</w:t>
      </w:r>
      <w:r w:rsidR="00012DD5">
        <w:t>l</w:t>
      </w:r>
      <w:r w:rsidR="00F118FD">
        <w:t xml:space="preserve">arly if </w:t>
      </w:r>
      <w:r w:rsidR="00C244F0">
        <w:t>some infrastr</w:t>
      </w:r>
      <w:r w:rsidR="00073CD1">
        <w:t>uctur</w:t>
      </w:r>
      <w:r w:rsidR="00C244F0">
        <w:t xml:space="preserve">es have third party management in the environment. Therefore </w:t>
      </w:r>
      <w:r w:rsidR="00D47387">
        <w:t xml:space="preserve">identity and access management </w:t>
      </w:r>
      <w:r w:rsidR="00073CD1">
        <w:t>is</w:t>
      </w:r>
      <w:r w:rsidR="00D47387">
        <w:t xml:space="preserve"> </w:t>
      </w:r>
      <w:r w:rsidR="00073CD1">
        <w:t>fundamental</w:t>
      </w:r>
      <w:r w:rsidR="00206AD2">
        <w:t xml:space="preserve"> if </w:t>
      </w:r>
      <w:r w:rsidR="00073CD1">
        <w:t>maintaining</w:t>
      </w:r>
      <w:r w:rsidR="00206AD2">
        <w:t xml:space="preserve"> confidentiality, integrity and availability</w:t>
      </w:r>
      <w:r w:rsidR="00012DD5">
        <w:t xml:space="preserve"> and is being used by many companies</w:t>
      </w:r>
      <w:r w:rsidR="00206AD2">
        <w:t xml:space="preserve">. </w:t>
      </w:r>
      <w:r w:rsidR="008F46B4">
        <w:t>If using a third</w:t>
      </w:r>
      <w:r w:rsidR="00073CD1">
        <w:t>-</w:t>
      </w:r>
      <w:r w:rsidR="008F46B4">
        <w:t xml:space="preserve">party </w:t>
      </w:r>
      <w:r w:rsidR="006B3D31">
        <w:t>service p</w:t>
      </w:r>
      <w:r w:rsidR="00073CD1">
        <w:t>ro</w:t>
      </w:r>
      <w:r w:rsidR="006B3D31">
        <w:t>vider</w:t>
      </w:r>
      <w:r w:rsidR="00073CD1">
        <w:t>,</w:t>
      </w:r>
      <w:r w:rsidR="006B3D31">
        <w:t xml:space="preserve"> assurance of </w:t>
      </w:r>
      <w:r w:rsidR="001D679B">
        <w:t>data and applicatio</w:t>
      </w:r>
      <w:r w:rsidR="00D32A93">
        <w:t>ns are</w:t>
      </w:r>
      <w:r w:rsidR="00013828">
        <w:t xml:space="preserve"> required</w:t>
      </w:r>
      <w:r w:rsidR="00073CD1">
        <w:t>,</w:t>
      </w:r>
      <w:r w:rsidR="00013828">
        <w:t xml:space="preserve"> and users </w:t>
      </w:r>
      <w:r w:rsidR="00544664">
        <w:t>need</w:t>
      </w:r>
      <w:r w:rsidR="00013828">
        <w:t xml:space="preserve"> effective</w:t>
      </w:r>
      <w:r w:rsidR="00544664">
        <w:t xml:space="preserve"> </w:t>
      </w:r>
      <w:r w:rsidR="00013828">
        <w:t>authenticat</w:t>
      </w:r>
      <w:r w:rsidR="00544664">
        <w:t>ion</w:t>
      </w:r>
      <w:r w:rsidR="00FB587A">
        <w:t xml:space="preserve"> </w:t>
      </w:r>
      <w:r w:rsidR="00FB587A">
        <w:fldChar w:fldCharType="begin"/>
      </w:r>
      <w:r w:rsidR="00FB587A">
        <w:instrText xml:space="preserve"> ADDIN EN.CITE &lt;EndNote&gt;&lt;Cite&gt;&lt;Author&gt;Indu&lt;/Author&gt;&lt;Year&gt;2018&lt;/Year&gt;&lt;RecNum&gt;79&lt;/RecNum&gt;&lt;DisplayText&gt;(Indu et al., 2018)&lt;/DisplayText&gt;&lt;record&gt;&lt;rec-number&gt;79&lt;/rec-number&gt;&lt;foreign-keys&gt;&lt;key app="EN" db-id="sv5f29tti92ftjepp0hv0drj0v9pft29rwa2" timestamp="1632539921"&gt;79&lt;/key&gt;&lt;/foreign-keys&gt;&lt;ref-type name="Journal Article"&gt;17&lt;/ref-type&gt;&lt;contributors&gt;&lt;authors&gt;&lt;author&gt;Indu, I.&lt;/author&gt;&lt;author&gt;Anand, P. M. Rubesh&lt;/author&gt;&lt;author&gt;Bhaskar, Vidhyacharan&lt;/author&gt;&lt;/authors&gt;&lt;/contributors&gt;&lt;titles&gt;&lt;title&gt;Identity and access management in cloud environment: Mechanisms and challenges&lt;/title&gt;&lt;secondary-title&gt;Engineering Science and Technology, an International Journal&lt;/secondary-title&gt;&lt;/titles&gt;&lt;periodical&gt;&lt;full-title&gt;Engineering Science and Technology, an International Journal&lt;/full-title&gt;&lt;/periodical&gt;&lt;pages&gt;574-588&lt;/pages&gt;&lt;volume&gt;21&lt;/volume&gt;&lt;number&gt;4&lt;/number&gt;&lt;keywords&gt;&lt;keyword&gt;Access management&lt;/keyword&gt;&lt;keyword&gt;Authentication&lt;/keyword&gt;&lt;keyword&gt;Authorization&lt;/keyword&gt;&lt;keyword&gt;Cloud computing&lt;/keyword&gt;&lt;keyword&gt;Security&lt;/keyword&gt;&lt;keyword&gt;Web services&lt;/keyword&gt;&lt;/keywords&gt;&lt;dates&gt;&lt;year&gt;2018&lt;/year&gt;&lt;pub-dates&gt;&lt;date&gt;2018/08/01/&lt;/date&gt;&lt;/pub-dates&gt;&lt;/dates&gt;&lt;isbn&gt;2215-0986&lt;/isbn&gt;&lt;urls&gt;&lt;related-urls&gt;&lt;url&gt;https://www.sciencedirect.com/science/article/pii/S2215098617316750&lt;/url&gt;&lt;/related-urls&gt;&lt;/urls&gt;&lt;electronic-resource-num&gt;https://doi.org/10.1016/j.jestch.2018.05.010&lt;/electronic-resource-num&gt;&lt;/record&gt;&lt;/Cite&gt;&lt;/EndNote&gt;</w:instrText>
      </w:r>
      <w:r w:rsidR="00FB587A">
        <w:fldChar w:fldCharType="separate"/>
      </w:r>
      <w:r w:rsidR="00FB587A">
        <w:rPr>
          <w:noProof/>
        </w:rPr>
        <w:t>(Indu et al., 2018)</w:t>
      </w:r>
      <w:r w:rsidR="00FB587A">
        <w:fldChar w:fldCharType="end"/>
      </w:r>
      <w:r w:rsidR="00013828">
        <w:t xml:space="preserve">. </w:t>
      </w:r>
      <w:r w:rsidR="00F238F4">
        <w:t xml:space="preserve">As </w:t>
      </w:r>
      <w:r w:rsidR="00BE306E">
        <w:t>highlighted</w:t>
      </w:r>
      <w:r w:rsidR="00F42E5C">
        <w:t xml:space="preserve"> in </w:t>
      </w:r>
      <w:r w:rsidR="002C092F">
        <w:t>your</w:t>
      </w:r>
      <w:r w:rsidR="00F42E5C">
        <w:t xml:space="preserve"> original post</w:t>
      </w:r>
      <w:r w:rsidR="00F238F4">
        <w:t xml:space="preserve">, the </w:t>
      </w:r>
      <w:r w:rsidR="005C7961">
        <w:t>components can</w:t>
      </w:r>
      <w:r w:rsidR="00521CC7">
        <w:t xml:space="preserve"> </w:t>
      </w:r>
      <w:r w:rsidR="009C5444">
        <w:t xml:space="preserve">incur a process of identity verification that can reduce </w:t>
      </w:r>
      <w:r w:rsidR="00544664">
        <w:t xml:space="preserve">the </w:t>
      </w:r>
      <w:r w:rsidR="00983CC9">
        <w:t xml:space="preserve">workload of the application whilst simplifying the management of </w:t>
      </w:r>
      <w:r w:rsidR="00702657">
        <w:t>a large scale dis</w:t>
      </w:r>
      <w:r w:rsidR="00544664">
        <w:t>tr</w:t>
      </w:r>
      <w:r w:rsidR="00702657">
        <w:t xml:space="preserve">ibuted system. </w:t>
      </w:r>
      <w:r w:rsidR="00992EFF">
        <w:t>Providers such as SailPoint offer identity and management systems that significantly reduce the risks associated with cloud environments. It has extensive organisational attributes that can identify cloud objects, entities and control access should policies be established beforehand</w:t>
      </w:r>
      <w:r w:rsidR="00F6197C">
        <w:t xml:space="preserve"> </w:t>
      </w:r>
      <w:r w:rsidR="00F6197C">
        <w:fldChar w:fldCharType="begin"/>
      </w:r>
      <w:r w:rsidR="00F6197C">
        <w:instrText xml:space="preserve"> ADDIN EN.CITE &lt;EndNote&gt;&lt;Cite&gt;&lt;Author&gt;SailPoint&lt;/Author&gt;&lt;Year&gt;2021&lt;/Year&gt;&lt;RecNum&gt;80&lt;/RecNum&gt;&lt;DisplayText&gt;(SailPoint, 2021)&lt;/DisplayText&gt;&lt;record&gt;&lt;rec-number&gt;80&lt;/rec-number&gt;&lt;foreign-keys&gt;&lt;key app="EN" db-id="sv5f29tti92ftjepp0hv0drj0v9pft29rwa2" timestamp="1632540106"&gt;80&lt;/key&gt;&lt;/foreign-keys&gt;&lt;ref-type name="Web Page"&gt;12&lt;/ref-type&gt;&lt;contributors&gt;&lt;authors&gt;&lt;author&gt;SailPoint&lt;/author&gt;&lt;/authors&gt;&lt;/contributors&gt;&lt;titles&gt;&lt;title&gt;Identity for Access Management&lt;/title&gt;&lt;/titles&gt;&lt;volume&gt;2021&lt;/volume&gt;&lt;number&gt;25 September&lt;/number&gt;&lt;dates&gt;&lt;year&gt;2021&lt;/year&gt;&lt;/dates&gt;&lt;urls&gt;&lt;related-urls&gt;&lt;url&gt;https://www.sailpoint.com/integrations/access-management/&lt;/url&gt;&lt;/related-urls&gt;&lt;/urls&gt;&lt;/record&gt;&lt;/Cite&gt;&lt;/EndNote&gt;</w:instrText>
      </w:r>
      <w:r w:rsidR="00F6197C">
        <w:fldChar w:fldCharType="separate"/>
      </w:r>
      <w:r w:rsidR="00F6197C">
        <w:rPr>
          <w:noProof/>
        </w:rPr>
        <w:t>(SailPoint, 2021)</w:t>
      </w:r>
      <w:r w:rsidR="00F6197C">
        <w:fldChar w:fldCharType="end"/>
      </w:r>
      <w:r w:rsidR="00AA1131">
        <w:t xml:space="preserve">. </w:t>
      </w:r>
      <w:r w:rsidR="00514303">
        <w:t xml:space="preserve">The support is </w:t>
      </w:r>
      <w:r w:rsidR="00992EFF">
        <w:t>compreh</w:t>
      </w:r>
      <w:r w:rsidR="00514303">
        <w:t>ensive with having capabilities in pass</w:t>
      </w:r>
      <w:r w:rsidR="00544664">
        <w:t>wo</w:t>
      </w:r>
      <w:r w:rsidR="00514303">
        <w:t>rd managem</w:t>
      </w:r>
      <w:r w:rsidR="00544664">
        <w:t>e</w:t>
      </w:r>
      <w:r w:rsidR="00514303">
        <w:t>nt</w:t>
      </w:r>
      <w:r w:rsidR="007155D7">
        <w:t xml:space="preserve">, </w:t>
      </w:r>
      <w:r w:rsidR="00AA178F">
        <w:t xml:space="preserve">data access governance and compliance control. </w:t>
      </w:r>
      <w:r w:rsidR="0015506D">
        <w:t xml:space="preserve">Mohammed (2013) found that </w:t>
      </w:r>
      <w:r w:rsidR="0087774A">
        <w:t xml:space="preserve">identity and access management systems can be very complex </w:t>
      </w:r>
      <w:r w:rsidR="00A4738F">
        <w:t xml:space="preserve">if numerous identities </w:t>
      </w:r>
      <w:r w:rsidR="006A1100">
        <w:t xml:space="preserve">are </w:t>
      </w:r>
      <w:r w:rsidR="00A4738F">
        <w:t xml:space="preserve">required </w:t>
      </w:r>
      <w:r w:rsidR="008C61DE">
        <w:t xml:space="preserve">for each user in a </w:t>
      </w:r>
      <w:r w:rsidR="00A4738F">
        <w:t>divers</w:t>
      </w:r>
      <w:r w:rsidR="008C61DE">
        <w:t>ified</w:t>
      </w:r>
      <w:r w:rsidR="00A4738F">
        <w:t xml:space="preserve"> IT infrastructure</w:t>
      </w:r>
      <w:r w:rsidR="00404F67">
        <w:t xml:space="preserve"> which can cause fragmen</w:t>
      </w:r>
      <w:r w:rsidR="004D2941">
        <w:t xml:space="preserve">ted issues </w:t>
      </w:r>
      <w:r w:rsidR="006A1100">
        <w:t>about</w:t>
      </w:r>
      <w:r w:rsidR="004D2941">
        <w:t xml:space="preserve"> authentication. </w:t>
      </w:r>
      <w:r w:rsidR="00917008">
        <w:t>Therefore</w:t>
      </w:r>
      <w:r w:rsidR="006F0562">
        <w:t>, the incorporation</w:t>
      </w:r>
      <w:r w:rsidR="00C77175">
        <w:t xml:space="preserve"> </w:t>
      </w:r>
      <w:r w:rsidR="006F0562">
        <w:t>o</w:t>
      </w:r>
      <w:r w:rsidR="00C77175">
        <w:t>f</w:t>
      </w:r>
      <w:r w:rsidR="006F0562">
        <w:t xml:space="preserve"> multifactor authentication and password managers can ease complexity and minimise human error, enhancing</w:t>
      </w:r>
      <w:r w:rsidR="00DF62F5">
        <w:t xml:space="preserve"> the </w:t>
      </w:r>
      <w:r w:rsidR="006F0562">
        <w:t>identity and access</w:t>
      </w:r>
      <w:r w:rsidR="00C77175">
        <w:t xml:space="preserve"> management</w:t>
      </w:r>
      <w:r w:rsidR="006F0562">
        <w:t xml:space="preserve"> </w:t>
      </w:r>
      <w:r w:rsidR="00DF62F5">
        <w:t>framework</w:t>
      </w:r>
      <w:r w:rsidR="006F0562">
        <w:t xml:space="preserve"> </w:t>
      </w:r>
      <w:r w:rsidR="006F0562">
        <w:fldChar w:fldCharType="begin"/>
      </w:r>
      <w:r w:rsidR="006F0562">
        <w:instrText xml:space="preserve"> ADDIN EN.CITE &lt;EndNote&gt;&lt;Cite&gt;&lt;Author&gt;Mohammed&lt;/Author&gt;&lt;Year&gt;2013&lt;/Year&gt;&lt;RecNum&gt;81&lt;/RecNum&gt;&lt;DisplayText&gt;(Mohammed, 2013)&lt;/DisplayText&gt;&lt;record&gt;&lt;rec-number&gt;81&lt;/rec-number&gt;&lt;foreign-keys&gt;&lt;key app="EN" db-id="sv5f29tti92ftjepp0hv0drj0v9pft29rwa2" timestamp="1632540286"&gt;81&lt;/key&gt;&lt;/foreign-keys&gt;&lt;ref-type name="Journal Article"&gt;17&lt;/ref-type&gt;&lt;contributors&gt;&lt;authors&gt;&lt;author&gt;Mohammed, Ishaq Azhar&lt;/author&gt;&lt;/authors&gt;&lt;/contributors&gt;&lt;titles&gt;&lt;title&gt;Intelligent authentication for identity and access management: a review paper&lt;/title&gt;&lt;secondary-title&gt;International Journal of Managment, IT and Engineering (IJMIE)&lt;/secondary-title&gt;&lt;/titles&gt;&lt;periodical&gt;&lt;full-title&gt;International Journal of Managment, IT and Engineering (IJMIE)&lt;/full-title&gt;&lt;/periodical&gt;&lt;pages&gt;696-705&lt;/pages&gt;&lt;volume&gt;3&lt;/volume&gt;&lt;number&gt;1&lt;/number&gt;&lt;dates&gt;&lt;year&gt;2013&lt;/year&gt;&lt;/dates&gt;&lt;urls&gt;&lt;/urls&gt;&lt;/record&gt;&lt;/Cite&gt;&lt;/EndNote&gt;</w:instrText>
      </w:r>
      <w:r w:rsidR="006F0562">
        <w:fldChar w:fldCharType="separate"/>
      </w:r>
      <w:r w:rsidR="006F0562">
        <w:rPr>
          <w:noProof/>
        </w:rPr>
        <w:t>(Mohammed, 2013)</w:t>
      </w:r>
      <w:r w:rsidR="006F0562">
        <w:fldChar w:fldCharType="end"/>
      </w:r>
      <w:r w:rsidR="006F0562">
        <w:t>.</w:t>
      </w:r>
    </w:p>
    <w:p w14:paraId="4DF83EC8" w14:textId="77777777" w:rsidR="00F6197C" w:rsidRDefault="00F6197C"/>
    <w:p w14:paraId="422C2F7A" w14:textId="77777777" w:rsidR="006F0562" w:rsidRPr="006F0562" w:rsidRDefault="00F6197C" w:rsidP="006F0562">
      <w:pPr>
        <w:pStyle w:val="EndNoteBibliography"/>
        <w:ind w:left="720" w:hanging="720"/>
      </w:pPr>
      <w:r>
        <w:fldChar w:fldCharType="begin"/>
      </w:r>
      <w:r>
        <w:instrText xml:space="preserve"> ADDIN EN.REFLIST </w:instrText>
      </w:r>
      <w:r>
        <w:fldChar w:fldCharType="separate"/>
      </w:r>
      <w:r w:rsidR="006F0562" w:rsidRPr="006F0562">
        <w:t xml:space="preserve">Indu, I., Anand, P. M. R. &amp; Bhaskar, V. 2018. Identity and access management in cloud environment: Mechanisms and challenges. </w:t>
      </w:r>
      <w:r w:rsidR="006F0562" w:rsidRPr="006F0562">
        <w:rPr>
          <w:i/>
        </w:rPr>
        <w:t>Engineering Science and Technology, an International Journal,</w:t>
      </w:r>
      <w:r w:rsidR="006F0562" w:rsidRPr="006F0562">
        <w:t xml:space="preserve"> 21</w:t>
      </w:r>
      <w:r w:rsidR="006F0562" w:rsidRPr="006F0562">
        <w:rPr>
          <w:b/>
        </w:rPr>
        <w:t>,</w:t>
      </w:r>
      <w:r w:rsidR="006F0562" w:rsidRPr="006F0562">
        <w:t xml:space="preserve"> 574-588.</w:t>
      </w:r>
    </w:p>
    <w:p w14:paraId="09510A6A" w14:textId="77777777" w:rsidR="006F0562" w:rsidRPr="006F0562" w:rsidRDefault="006F0562" w:rsidP="006F0562">
      <w:pPr>
        <w:pStyle w:val="EndNoteBibliography"/>
        <w:ind w:left="720" w:hanging="720"/>
      </w:pPr>
      <w:r w:rsidRPr="006F0562">
        <w:t xml:space="preserve">Mohammed, I. A. 2013. Intelligent authentication for identity and access management: a review paper. </w:t>
      </w:r>
      <w:r w:rsidRPr="006F0562">
        <w:rPr>
          <w:i/>
        </w:rPr>
        <w:t>International Journal of Managment, IT and Engineering (IJMIE),</w:t>
      </w:r>
      <w:r w:rsidRPr="006F0562">
        <w:t xml:space="preserve"> 3</w:t>
      </w:r>
      <w:r w:rsidRPr="006F0562">
        <w:rPr>
          <w:b/>
        </w:rPr>
        <w:t>,</w:t>
      </w:r>
      <w:r w:rsidRPr="006F0562">
        <w:t xml:space="preserve"> 696-705.</w:t>
      </w:r>
    </w:p>
    <w:p w14:paraId="7108D966" w14:textId="7B662EB5" w:rsidR="006F0562" w:rsidRPr="006F0562" w:rsidRDefault="006F0562" w:rsidP="006F0562">
      <w:pPr>
        <w:pStyle w:val="EndNoteBibliography"/>
        <w:ind w:left="720" w:hanging="720"/>
      </w:pPr>
      <w:r w:rsidRPr="006F0562">
        <w:t xml:space="preserve">Sailpoint. 2021. </w:t>
      </w:r>
      <w:r w:rsidRPr="006F0562">
        <w:rPr>
          <w:i/>
        </w:rPr>
        <w:t xml:space="preserve">Identity for Access Management </w:t>
      </w:r>
      <w:r w:rsidRPr="006F0562">
        <w:t xml:space="preserve">[Online]. Available: </w:t>
      </w:r>
      <w:hyperlink r:id="rId4" w:history="1">
        <w:r w:rsidRPr="006F0562">
          <w:rPr>
            <w:rStyle w:val="Hyperlink"/>
          </w:rPr>
          <w:t>https://www.sailpoint.com/integrations/access-management/</w:t>
        </w:r>
      </w:hyperlink>
      <w:r w:rsidRPr="006F0562">
        <w:t xml:space="preserve"> [Accessed 25 September 2021].</w:t>
      </w:r>
    </w:p>
    <w:p w14:paraId="14B0CD01" w14:textId="4C4E4062" w:rsidR="004C58F9" w:rsidRDefault="00F6197C">
      <w:r>
        <w:fldChar w:fldCharType="end"/>
      </w:r>
    </w:p>
    <w:sectPr w:rsidR="004C58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cwNDQ0NzY3MrUwtjRW0lEKTi0uzszPAykwrAUAQ9piCCwAAAA="/>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5f29tti92ftjepp0hv0drj0v9pft29rwa2&quot;&gt;MSc Cyber Security Library&lt;record-ids&gt;&lt;item&gt;79&lt;/item&gt;&lt;item&gt;80&lt;/item&gt;&lt;item&gt;81&lt;/item&gt;&lt;/record-ids&gt;&lt;/item&gt;&lt;/Libraries&gt;"/>
  </w:docVars>
  <w:rsids>
    <w:rsidRoot w:val="001D08CD"/>
    <w:rsid w:val="00012DD5"/>
    <w:rsid w:val="00013828"/>
    <w:rsid w:val="00073CD1"/>
    <w:rsid w:val="0015506D"/>
    <w:rsid w:val="001809B1"/>
    <w:rsid w:val="00187D02"/>
    <w:rsid w:val="001D08CD"/>
    <w:rsid w:val="001D679B"/>
    <w:rsid w:val="00206AD2"/>
    <w:rsid w:val="00210411"/>
    <w:rsid w:val="002836CE"/>
    <w:rsid w:val="002C092F"/>
    <w:rsid w:val="00400CCA"/>
    <w:rsid w:val="00404F67"/>
    <w:rsid w:val="004C58F9"/>
    <w:rsid w:val="004D2941"/>
    <w:rsid w:val="00514303"/>
    <w:rsid w:val="00521CC7"/>
    <w:rsid w:val="00544664"/>
    <w:rsid w:val="005C7961"/>
    <w:rsid w:val="006A1100"/>
    <w:rsid w:val="006B3D31"/>
    <w:rsid w:val="006F0562"/>
    <w:rsid w:val="00702657"/>
    <w:rsid w:val="007155D7"/>
    <w:rsid w:val="007E3EDF"/>
    <w:rsid w:val="0087774A"/>
    <w:rsid w:val="008C61DE"/>
    <w:rsid w:val="008F46B4"/>
    <w:rsid w:val="00917008"/>
    <w:rsid w:val="00983CC9"/>
    <w:rsid w:val="00990006"/>
    <w:rsid w:val="00992EFF"/>
    <w:rsid w:val="00994E5A"/>
    <w:rsid w:val="00996D93"/>
    <w:rsid w:val="009C5444"/>
    <w:rsid w:val="00A424DC"/>
    <w:rsid w:val="00A4738F"/>
    <w:rsid w:val="00AA1131"/>
    <w:rsid w:val="00AA178F"/>
    <w:rsid w:val="00AE7DEE"/>
    <w:rsid w:val="00AF26A4"/>
    <w:rsid w:val="00BC2A18"/>
    <w:rsid w:val="00BE306E"/>
    <w:rsid w:val="00C244F0"/>
    <w:rsid w:val="00C77175"/>
    <w:rsid w:val="00C828B0"/>
    <w:rsid w:val="00CA5B49"/>
    <w:rsid w:val="00D32A93"/>
    <w:rsid w:val="00D47387"/>
    <w:rsid w:val="00DF62F5"/>
    <w:rsid w:val="00F118FD"/>
    <w:rsid w:val="00F238F4"/>
    <w:rsid w:val="00F42E5C"/>
    <w:rsid w:val="00F6197C"/>
    <w:rsid w:val="00FB587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927CF"/>
  <w15:chartTrackingRefBased/>
  <w15:docId w15:val="{D272BE07-FB94-40A7-9377-18F6C9B62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4"/>
        <w:szCs w:val="24"/>
        <w:lang w:val="en-GB"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B49"/>
    <w:rPr>
      <w:rFonts w:ascii="Arial" w:hAnsi="Ari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6197C"/>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F6197C"/>
    <w:rPr>
      <w:rFonts w:ascii="Arial" w:hAnsi="Arial" w:cs="Arial"/>
      <w:noProof/>
      <w:lang w:val="en-US"/>
    </w:rPr>
  </w:style>
  <w:style w:type="paragraph" w:customStyle="1" w:styleId="EndNoteBibliography">
    <w:name w:val="EndNote Bibliography"/>
    <w:basedOn w:val="Normal"/>
    <w:link w:val="EndNoteBibliographyChar"/>
    <w:rsid w:val="00F6197C"/>
    <w:pPr>
      <w:spacing w:line="240" w:lineRule="auto"/>
    </w:pPr>
    <w:rPr>
      <w:rFonts w:cs="Arial"/>
      <w:noProof/>
      <w:lang w:val="en-US"/>
    </w:rPr>
  </w:style>
  <w:style w:type="character" w:customStyle="1" w:styleId="EndNoteBibliographyChar">
    <w:name w:val="EndNote Bibliography Char"/>
    <w:basedOn w:val="DefaultParagraphFont"/>
    <w:link w:val="EndNoteBibliography"/>
    <w:rsid w:val="00F6197C"/>
    <w:rPr>
      <w:rFonts w:ascii="Arial" w:hAnsi="Arial" w:cs="Arial"/>
      <w:noProof/>
      <w:lang w:val="en-US"/>
    </w:rPr>
  </w:style>
  <w:style w:type="character" w:styleId="Hyperlink">
    <w:name w:val="Hyperlink"/>
    <w:basedOn w:val="DefaultParagraphFont"/>
    <w:uiPriority w:val="99"/>
    <w:unhideWhenUsed/>
    <w:rsid w:val="00F6197C"/>
    <w:rPr>
      <w:color w:val="0563C1" w:themeColor="hyperlink"/>
      <w:u w:val="single"/>
    </w:rPr>
  </w:style>
  <w:style w:type="character" w:styleId="UnresolvedMention">
    <w:name w:val="Unresolved Mention"/>
    <w:basedOn w:val="DefaultParagraphFont"/>
    <w:uiPriority w:val="99"/>
    <w:semiHidden/>
    <w:unhideWhenUsed/>
    <w:rsid w:val="00F619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sailpoint.com/integrations/access-manageme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6</TotalTime>
  <Pages>2</Pages>
  <Words>800</Words>
  <Characters>4563</Characters>
  <Application>Microsoft Office Word</Application>
  <DocSecurity>0</DocSecurity>
  <Lines>38</Lines>
  <Paragraphs>10</Paragraphs>
  <ScaleCrop>false</ScaleCrop>
  <Company/>
  <LinksUpToDate>false</LinksUpToDate>
  <CharactersWithSpaces>5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allaghan</dc:creator>
  <cp:keywords/>
  <dc:description/>
  <cp:lastModifiedBy>Jonathan Callaghan</cp:lastModifiedBy>
  <cp:revision>53</cp:revision>
  <dcterms:created xsi:type="dcterms:W3CDTF">2021-09-25T02:39:00Z</dcterms:created>
  <dcterms:modified xsi:type="dcterms:W3CDTF">2021-09-25T03:35:00Z</dcterms:modified>
</cp:coreProperties>
</file>